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1318E0F" w14:textId="77777777" w:rsidR="00F53786" w:rsidRPr="003E1CEB" w:rsidRDefault="00BB18FF" w:rsidP="00670316">
      <w:pPr>
        <w:contextualSpacing/>
        <w:jc w:val="center"/>
        <w:rPr>
          <w:rFonts w:ascii="Times New Roman" w:hAnsi="Times New Roman" w:cs="Times New Roman"/>
          <w:b/>
          <w:bCs/>
        </w:rPr>
      </w:pPr>
      <w:r w:rsidRPr="003E1CEB">
        <w:rPr>
          <w:rFonts w:ascii="Times New Roman" w:hAnsi="Times New Roman" w:cs="Times New Roman"/>
          <w:b/>
          <w:bCs/>
        </w:rPr>
        <w:t>Gender/Sex Diversity Beliefs Scale (GSDB)</w:t>
      </w:r>
    </w:p>
    <w:p w14:paraId="637B96E0" w14:textId="21D19AEF" w:rsidR="00EF3490" w:rsidRPr="003E1CEB" w:rsidRDefault="00BB18FF" w:rsidP="00670316">
      <w:pPr>
        <w:contextualSpacing/>
        <w:jc w:val="center"/>
        <w:rPr>
          <w:rFonts w:ascii="Times New Roman" w:hAnsi="Times New Roman" w:cs="Times New Roman"/>
          <w:b/>
          <w:bCs/>
        </w:rPr>
      </w:pPr>
      <w:r w:rsidRPr="003E1CEB">
        <w:rPr>
          <w:rFonts w:ascii="Times New Roman" w:hAnsi="Times New Roman" w:cs="Times New Roman"/>
          <w:b/>
          <w:bCs/>
        </w:rPr>
        <w:t>27 item version</w:t>
      </w:r>
    </w:p>
    <w:p w14:paraId="1C969173" w14:textId="77777777" w:rsidR="00EA66E2" w:rsidRDefault="00EA66E2" w:rsidP="00670316">
      <w:pPr>
        <w:contextualSpacing/>
        <w:jc w:val="center"/>
        <w:rPr>
          <w:rFonts w:ascii="Times New Roman" w:hAnsi="Times New Roman" w:cs="Times New Roman"/>
          <w:i/>
          <w:iCs/>
        </w:rPr>
      </w:pPr>
    </w:p>
    <w:p w14:paraId="25D4DE06" w14:textId="77777777" w:rsidR="00DB0C92" w:rsidRPr="00670316" w:rsidRDefault="00DB0C92" w:rsidP="00670316">
      <w:pPr>
        <w:pStyle w:val="Bibliography"/>
        <w:spacing w:line="240" w:lineRule="auto"/>
        <w:contextualSpacing/>
        <w:rPr>
          <w:rFonts w:ascii="Times New Roman" w:hAnsi="Times New Roman" w:cs="Times New Roman"/>
        </w:rPr>
      </w:pPr>
      <w:r w:rsidRPr="00670316">
        <w:rPr>
          <w:rFonts w:ascii="Times New Roman" w:hAnsi="Times New Roman" w:cs="Times New Roman"/>
        </w:rPr>
        <w:fldChar w:fldCharType="begin"/>
      </w:r>
      <w:r w:rsidRPr="00670316">
        <w:rPr>
          <w:rFonts w:ascii="Times New Roman" w:hAnsi="Times New Roman" w:cs="Times New Roman"/>
        </w:rPr>
        <w:instrText xml:space="preserve"> ADDIN ZOTERO_BIBL {"uncited":[],"omitted":[],"custom":[]} CSL_BIBLIOGRAPHY </w:instrText>
      </w:r>
      <w:r w:rsidRPr="00670316">
        <w:rPr>
          <w:rFonts w:ascii="Times New Roman" w:hAnsi="Times New Roman" w:cs="Times New Roman"/>
        </w:rPr>
        <w:fldChar w:fldCharType="separate"/>
      </w:r>
      <w:r w:rsidRPr="00670316">
        <w:rPr>
          <w:rFonts w:ascii="Times New Roman" w:hAnsi="Times New Roman" w:cs="Times New Roman"/>
        </w:rPr>
        <w:t xml:space="preserve">Schudson, Z. C., &amp; van Anders, S. M. (2021). Gender/sex diversity beliefs: Scale construction, validation, and links to prejudice. </w:t>
      </w:r>
      <w:r w:rsidRPr="00670316">
        <w:rPr>
          <w:rFonts w:ascii="Times New Roman" w:hAnsi="Times New Roman" w:cs="Times New Roman"/>
          <w:i/>
          <w:iCs/>
        </w:rPr>
        <w:t>Group Processes &amp; Intergroup Relations</w:t>
      </w:r>
      <w:r w:rsidRPr="00670316">
        <w:rPr>
          <w:rFonts w:ascii="Times New Roman" w:hAnsi="Times New Roman" w:cs="Times New Roman"/>
        </w:rPr>
        <w:t xml:space="preserve">, </w:t>
      </w:r>
      <w:r w:rsidRPr="00670316">
        <w:rPr>
          <w:rFonts w:ascii="Times New Roman" w:hAnsi="Times New Roman" w:cs="Times New Roman"/>
          <w:i/>
          <w:iCs/>
        </w:rPr>
        <w:t>25</w:t>
      </w:r>
      <w:r w:rsidRPr="00670316">
        <w:rPr>
          <w:rFonts w:ascii="Times New Roman" w:hAnsi="Times New Roman" w:cs="Times New Roman"/>
        </w:rPr>
        <w:t>(4), 1011–1036. https://doi.org/10.1177/1368430220987595</w:t>
      </w:r>
    </w:p>
    <w:p w14:paraId="01CB8526" w14:textId="67202CB5" w:rsidR="00DB0C92" w:rsidRPr="00EA66E2" w:rsidRDefault="00DB0C92" w:rsidP="00670316">
      <w:pPr>
        <w:contextualSpacing/>
        <w:rPr>
          <w:rFonts w:ascii="Times New Roman" w:hAnsi="Times New Roman" w:cs="Times New Roman"/>
        </w:rPr>
      </w:pPr>
      <w:r w:rsidRPr="00670316">
        <w:rPr>
          <w:rFonts w:ascii="Times New Roman" w:hAnsi="Times New Roman" w:cs="Times New Roman"/>
        </w:rPr>
        <w:fldChar w:fldCharType="end"/>
      </w:r>
    </w:p>
    <w:p w14:paraId="331542BA" w14:textId="41E68986" w:rsidR="00BB18FF" w:rsidRPr="003E1CEB" w:rsidRDefault="00BB18FF" w:rsidP="00670316">
      <w:pPr>
        <w:contextualSpacing/>
        <w:rPr>
          <w:rFonts w:ascii="Times New Roman" w:hAnsi="Times New Roman" w:cs="Times New Roman"/>
        </w:rPr>
      </w:pPr>
      <w:r w:rsidRPr="003E1CEB">
        <w:rPr>
          <w:rFonts w:ascii="Times New Roman" w:hAnsi="Times New Roman" w:cs="Times New Roman"/>
        </w:rPr>
        <w:t xml:space="preserve">Participants rate their agreement with each item on a 7-point Likert scale (1 = </w:t>
      </w:r>
      <w:r w:rsidRPr="00670316">
        <w:rPr>
          <w:rFonts w:ascii="Times New Roman" w:hAnsi="Times New Roman" w:cs="Times New Roman"/>
          <w:i/>
          <w:iCs/>
        </w:rPr>
        <w:t>strongly disagree</w:t>
      </w:r>
      <w:r w:rsidRPr="003E1CEB">
        <w:rPr>
          <w:rFonts w:ascii="Times New Roman" w:hAnsi="Times New Roman" w:cs="Times New Roman"/>
        </w:rPr>
        <w:t xml:space="preserve">, 7 = </w:t>
      </w:r>
      <w:r w:rsidRPr="00670316">
        <w:rPr>
          <w:rFonts w:ascii="Times New Roman" w:hAnsi="Times New Roman" w:cs="Times New Roman"/>
          <w:i/>
          <w:iCs/>
        </w:rPr>
        <w:t>strongly agree</w:t>
      </w:r>
      <w:r w:rsidRPr="003E1CEB">
        <w:rPr>
          <w:rFonts w:ascii="Times New Roman" w:hAnsi="Times New Roman" w:cs="Times New Roman"/>
        </w:rPr>
        <w:t>).</w:t>
      </w:r>
    </w:p>
    <w:p w14:paraId="0DF9C9A4" w14:textId="755F44E5" w:rsidR="00BB18FF" w:rsidRPr="003E1CEB" w:rsidRDefault="00BB18FF" w:rsidP="00670316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3E1CEB">
        <w:rPr>
          <w:rFonts w:ascii="Times New Roman" w:hAnsi="Times New Roman" w:cs="Times New Roman"/>
          <w:i/>
          <w:iCs/>
        </w:rPr>
        <w:t>There are many different gender identities people can have.</w:t>
      </w:r>
    </w:p>
    <w:p w14:paraId="3AB1A119" w14:textId="4F829630" w:rsidR="00BB18FF" w:rsidRPr="003E1CEB" w:rsidRDefault="00BB18FF" w:rsidP="00670316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3E1CEB">
        <w:rPr>
          <w:rFonts w:ascii="Times New Roman" w:hAnsi="Times New Roman" w:cs="Times New Roman"/>
          <w:i/>
          <w:iCs/>
        </w:rPr>
        <w:t>Nonbinary gender identities are valid.</w:t>
      </w:r>
    </w:p>
    <w:p w14:paraId="29DFEAA2" w14:textId="7ABC0117" w:rsidR="00BB18FF" w:rsidRPr="003E1CEB" w:rsidRDefault="00BB18FF" w:rsidP="00670316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3E1CEB">
        <w:rPr>
          <w:rFonts w:ascii="Times New Roman" w:hAnsi="Times New Roman" w:cs="Times New Roman"/>
          <w:i/>
          <w:iCs/>
        </w:rPr>
        <w:t>A person’s gender can change over time.</w:t>
      </w:r>
    </w:p>
    <w:p w14:paraId="4AB4CEDF" w14:textId="2652E297" w:rsidR="00BB18FF" w:rsidRPr="003E1CEB" w:rsidRDefault="00BB18FF" w:rsidP="00670316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3E1CEB">
        <w:rPr>
          <w:rFonts w:ascii="Times New Roman" w:hAnsi="Times New Roman" w:cs="Times New Roman"/>
          <w:i/>
          <w:iCs/>
        </w:rPr>
        <w:t>Being a woman or a man has nothing to do with what genitals you have.</w:t>
      </w:r>
    </w:p>
    <w:p w14:paraId="1D31AF16" w14:textId="733D94DF" w:rsidR="00BB18FF" w:rsidRPr="003E1CEB" w:rsidRDefault="00BB18FF" w:rsidP="00670316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3E1CEB">
        <w:rPr>
          <w:rFonts w:ascii="Times New Roman" w:hAnsi="Times New Roman" w:cs="Times New Roman"/>
          <w:i/>
          <w:iCs/>
        </w:rPr>
        <w:t>Transgender identities are natural.</w:t>
      </w:r>
    </w:p>
    <w:p w14:paraId="3AD61526" w14:textId="56694A1A" w:rsidR="00BB18FF" w:rsidRPr="003E1CEB" w:rsidRDefault="00BB18FF" w:rsidP="00670316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3E1CEB">
        <w:rPr>
          <w:rFonts w:ascii="Times New Roman" w:hAnsi="Times New Roman" w:cs="Times New Roman"/>
          <w:i/>
          <w:iCs/>
        </w:rPr>
        <w:t>Biological sex is not just female or male; there are many possibilities.</w:t>
      </w:r>
    </w:p>
    <w:p w14:paraId="35924DAD" w14:textId="519EC818" w:rsidR="00BB18FF" w:rsidRPr="003E1CEB" w:rsidRDefault="00BB18FF" w:rsidP="00670316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3E1CEB">
        <w:rPr>
          <w:rFonts w:ascii="Times New Roman" w:hAnsi="Times New Roman" w:cs="Times New Roman"/>
          <w:i/>
          <w:iCs/>
        </w:rPr>
        <w:t>It is possible to have more than one gender identity at the same time.</w:t>
      </w:r>
    </w:p>
    <w:p w14:paraId="3CD8D3F9" w14:textId="5846F453" w:rsidR="00BB18FF" w:rsidRPr="003E1CEB" w:rsidRDefault="00BB18FF" w:rsidP="00670316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54850F8D">
        <w:rPr>
          <w:rFonts w:ascii="Times New Roman" w:hAnsi="Times New Roman" w:cs="Times New Roman"/>
          <w:i/>
          <w:iCs/>
        </w:rPr>
        <w:t xml:space="preserve">It would be best if society stopped labelling people based on whether they are </w:t>
      </w:r>
      <w:r w:rsidR="638FA5D0" w:rsidRPr="54850F8D">
        <w:rPr>
          <w:rFonts w:ascii="Times New Roman" w:hAnsi="Times New Roman" w:cs="Times New Roman"/>
          <w:i/>
          <w:iCs/>
        </w:rPr>
        <w:t xml:space="preserve">female </w:t>
      </w:r>
      <w:r w:rsidRPr="54850F8D">
        <w:rPr>
          <w:rFonts w:ascii="Times New Roman" w:hAnsi="Times New Roman" w:cs="Times New Roman"/>
          <w:i/>
          <w:iCs/>
        </w:rPr>
        <w:t>or male.</w:t>
      </w:r>
    </w:p>
    <w:p w14:paraId="3C4106B3" w14:textId="6EADE763" w:rsidR="00BB18FF" w:rsidRPr="003E1CEB" w:rsidRDefault="00BB18FF" w:rsidP="00670316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3E1CEB">
        <w:rPr>
          <w:rFonts w:ascii="Times New Roman" w:hAnsi="Times New Roman" w:cs="Times New Roman"/>
          <w:i/>
          <w:iCs/>
        </w:rPr>
        <w:t>Nonbinary gender identities have always existed.</w:t>
      </w:r>
    </w:p>
    <w:p w14:paraId="3876C6E4" w14:textId="354D1FBE" w:rsidR="00BB18FF" w:rsidRPr="003E1CEB" w:rsidRDefault="00BB18FF" w:rsidP="00670316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3E1CEB">
        <w:rPr>
          <w:rFonts w:ascii="Times New Roman" w:hAnsi="Times New Roman" w:cs="Times New Roman"/>
          <w:i/>
          <w:iCs/>
        </w:rPr>
        <w:t>The only thing that determines whether someone truly is a woman or a man is whether they identify as a woman or a man.</w:t>
      </w:r>
    </w:p>
    <w:p w14:paraId="0474207B" w14:textId="3DE5EAEB" w:rsidR="00BB18FF" w:rsidRPr="003E1CEB" w:rsidRDefault="00BB18FF" w:rsidP="00670316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3E1CEB">
        <w:rPr>
          <w:rFonts w:ascii="Times New Roman" w:hAnsi="Times New Roman" w:cs="Times New Roman"/>
          <w:i/>
          <w:iCs/>
        </w:rPr>
        <w:t>People who express their gender in ways that go against society’s norms are just being their true selves.</w:t>
      </w:r>
    </w:p>
    <w:p w14:paraId="0C044888" w14:textId="1BC370A2" w:rsidR="00BB18FF" w:rsidRPr="003E1CEB" w:rsidRDefault="00BB18FF" w:rsidP="00670316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3E1CEB">
        <w:rPr>
          <w:rFonts w:ascii="Times New Roman" w:hAnsi="Times New Roman" w:cs="Times New Roman"/>
          <w:i/>
          <w:iCs/>
        </w:rPr>
        <w:t>Gender is about how you express yourself (e.g. how you dress or act).</w:t>
      </w:r>
    </w:p>
    <w:p w14:paraId="1ED4DB81" w14:textId="62FDB210" w:rsidR="00BB18FF" w:rsidRPr="003E1CEB" w:rsidRDefault="00BB18FF" w:rsidP="00670316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3E1CEB">
        <w:rPr>
          <w:rFonts w:ascii="Times New Roman" w:hAnsi="Times New Roman" w:cs="Times New Roman"/>
          <w:i/>
          <w:iCs/>
        </w:rPr>
        <w:t>Transgender people were born the way they are.</w:t>
      </w:r>
    </w:p>
    <w:p w14:paraId="0B982450" w14:textId="06706DEC" w:rsidR="00BB18FF" w:rsidRPr="003E1CEB" w:rsidRDefault="00BB18FF" w:rsidP="00670316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3E1CEB">
        <w:rPr>
          <w:rFonts w:ascii="Times New Roman" w:hAnsi="Times New Roman" w:cs="Times New Roman"/>
          <w:i/>
          <w:iCs/>
        </w:rPr>
        <w:t>Not all cultures have the same gender identities.</w:t>
      </w:r>
    </w:p>
    <w:p w14:paraId="7F3D11E2" w14:textId="79BD7283" w:rsidR="00BB18FF" w:rsidRPr="003E1CEB" w:rsidRDefault="00BB18FF" w:rsidP="00670316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3E1CEB">
        <w:rPr>
          <w:rFonts w:ascii="Times New Roman" w:hAnsi="Times New Roman" w:cs="Times New Roman"/>
          <w:i/>
          <w:iCs/>
        </w:rPr>
        <w:t>*A masculine woman is not truly a woman.</w:t>
      </w:r>
    </w:p>
    <w:p w14:paraId="0E053B37" w14:textId="02E2A356" w:rsidR="00BB18FF" w:rsidRPr="003E1CEB" w:rsidRDefault="00BB18FF" w:rsidP="00670316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3E1CEB">
        <w:rPr>
          <w:rFonts w:ascii="Times New Roman" w:hAnsi="Times New Roman" w:cs="Times New Roman"/>
          <w:i/>
          <w:iCs/>
        </w:rPr>
        <w:t>Men who behave in feminine ways are looking for attention.</w:t>
      </w:r>
    </w:p>
    <w:p w14:paraId="70745ADF" w14:textId="330A3FD8" w:rsidR="00BB18FF" w:rsidRPr="003E1CEB" w:rsidRDefault="00BB18FF" w:rsidP="00670316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3E1CEB">
        <w:rPr>
          <w:rFonts w:ascii="Times New Roman" w:hAnsi="Times New Roman" w:cs="Times New Roman"/>
          <w:i/>
          <w:iCs/>
        </w:rPr>
        <w:t>A real man needs to be masculine.</w:t>
      </w:r>
    </w:p>
    <w:p w14:paraId="53BB0A83" w14:textId="3D32209F" w:rsidR="00BB18FF" w:rsidRPr="003E1CEB" w:rsidRDefault="00BB18FF" w:rsidP="00670316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3E1CEB">
        <w:rPr>
          <w:rFonts w:ascii="Times New Roman" w:hAnsi="Times New Roman" w:cs="Times New Roman"/>
          <w:i/>
          <w:iCs/>
        </w:rPr>
        <w:t>**Transgender men can only truly be men if they look and behave in masculine ways.</w:t>
      </w:r>
    </w:p>
    <w:p w14:paraId="5514B627" w14:textId="7298B988" w:rsidR="00BB18FF" w:rsidRPr="003E1CEB" w:rsidRDefault="00BB18FF" w:rsidP="00670316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3E1CEB">
        <w:rPr>
          <w:rFonts w:ascii="Times New Roman" w:hAnsi="Times New Roman" w:cs="Times New Roman"/>
          <w:i/>
          <w:iCs/>
        </w:rPr>
        <w:t>People of the same gender tend to be similar to each other.</w:t>
      </w:r>
    </w:p>
    <w:p w14:paraId="29237322" w14:textId="1F469CAE" w:rsidR="00BB18FF" w:rsidRPr="003E1CEB" w:rsidRDefault="00BB18FF" w:rsidP="00670316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3E1CEB">
        <w:rPr>
          <w:rFonts w:ascii="Times New Roman" w:hAnsi="Times New Roman" w:cs="Times New Roman"/>
          <w:i/>
          <w:iCs/>
        </w:rPr>
        <w:t>People of the same biological sex are mostly similar to each other.</w:t>
      </w:r>
    </w:p>
    <w:p w14:paraId="52342272" w14:textId="0B8B7D84" w:rsidR="00BB18FF" w:rsidRPr="003E1CEB" w:rsidRDefault="00BB18FF" w:rsidP="00670316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3E1CEB">
        <w:rPr>
          <w:rFonts w:ascii="Times New Roman" w:hAnsi="Times New Roman" w:cs="Times New Roman"/>
          <w:i/>
          <w:iCs/>
        </w:rPr>
        <w:t>Feminine people are similar to other feminine people, and masculine people are similar to other masculine people.</w:t>
      </w:r>
    </w:p>
    <w:p w14:paraId="166A681A" w14:textId="0D679E16" w:rsidR="00BB18FF" w:rsidRPr="003E1CEB" w:rsidRDefault="00BB18FF" w:rsidP="00670316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3E1CEB">
        <w:rPr>
          <w:rFonts w:ascii="Times New Roman" w:hAnsi="Times New Roman" w:cs="Times New Roman"/>
          <w:i/>
          <w:iCs/>
        </w:rPr>
        <w:t>A person with a vagina can only ever be a man if they have surgery to have a penis instead.</w:t>
      </w:r>
    </w:p>
    <w:p w14:paraId="3684ACE1" w14:textId="10375CD4" w:rsidR="00BB18FF" w:rsidRPr="003E1CEB" w:rsidRDefault="00BB18FF" w:rsidP="00670316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3E1CEB">
        <w:rPr>
          <w:rFonts w:ascii="Times New Roman" w:hAnsi="Times New Roman" w:cs="Times New Roman"/>
          <w:i/>
          <w:iCs/>
        </w:rPr>
        <w:t>A person with a penis can only ever be a woman if they have surgery to have a vagina instead.</w:t>
      </w:r>
    </w:p>
    <w:p w14:paraId="5496EF22" w14:textId="0B242185" w:rsidR="00BB18FF" w:rsidRPr="003E1CEB" w:rsidRDefault="00BB18FF" w:rsidP="00670316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3E1CEB">
        <w:rPr>
          <w:rFonts w:ascii="Times New Roman" w:hAnsi="Times New Roman" w:cs="Times New Roman"/>
          <w:i/>
          <w:iCs/>
        </w:rPr>
        <w:t>Gender identity is affected by how a person is raised.</w:t>
      </w:r>
    </w:p>
    <w:p w14:paraId="5692DB58" w14:textId="7A64BC8A" w:rsidR="00BB18FF" w:rsidRPr="003E1CEB" w:rsidRDefault="00BB18FF" w:rsidP="00670316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3E1CEB">
        <w:rPr>
          <w:rFonts w:ascii="Times New Roman" w:hAnsi="Times New Roman" w:cs="Times New Roman"/>
          <w:i/>
          <w:iCs/>
        </w:rPr>
        <w:t>A person’s experiences growing up determine whether they will be feminine or masculine.</w:t>
      </w:r>
    </w:p>
    <w:p w14:paraId="2EAC4DD8" w14:textId="118B684A" w:rsidR="00BB18FF" w:rsidRPr="003E1CEB" w:rsidRDefault="00BB18FF" w:rsidP="00670316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3E1CEB">
        <w:rPr>
          <w:rFonts w:ascii="Times New Roman" w:hAnsi="Times New Roman" w:cs="Times New Roman"/>
          <w:i/>
          <w:iCs/>
        </w:rPr>
        <w:t>^Feminine men are feminine because of their biology.</w:t>
      </w:r>
    </w:p>
    <w:p w14:paraId="482240A0" w14:textId="59EE5096" w:rsidR="00BB18FF" w:rsidRPr="003E1CEB" w:rsidRDefault="00BB18FF" w:rsidP="00670316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3E1CEB">
        <w:rPr>
          <w:rFonts w:ascii="Times New Roman" w:hAnsi="Times New Roman" w:cs="Times New Roman"/>
          <w:i/>
          <w:iCs/>
        </w:rPr>
        <w:t>^Masculine women are masculine because of their biology.</w:t>
      </w:r>
    </w:p>
    <w:p w14:paraId="74CA2912" w14:textId="77777777" w:rsidR="00BB18FF" w:rsidRPr="003E1CEB" w:rsidRDefault="00BB18FF" w:rsidP="00670316">
      <w:pPr>
        <w:contextualSpacing/>
        <w:rPr>
          <w:rFonts w:ascii="Times New Roman" w:hAnsi="Times New Roman" w:cs="Times New Roman"/>
        </w:rPr>
      </w:pPr>
    </w:p>
    <w:p w14:paraId="1DD6CA40" w14:textId="101F69A8" w:rsidR="00DB0C92" w:rsidRPr="003E1CEB" w:rsidRDefault="00BB18FF" w:rsidP="00670316">
      <w:pPr>
        <w:contextualSpacing/>
        <w:rPr>
          <w:rFonts w:ascii="Times New Roman" w:hAnsi="Times New Roman" w:cs="Times New Roman"/>
        </w:rPr>
      </w:pPr>
      <w:r w:rsidRPr="00670316">
        <w:rPr>
          <w:rFonts w:ascii="Times New Roman" w:hAnsi="Times New Roman" w:cs="Times New Roman"/>
          <w:b/>
          <w:bCs/>
          <w:i/>
          <w:iCs/>
        </w:rPr>
        <w:t>Note</w:t>
      </w:r>
      <w:r w:rsidR="00BE479F">
        <w:rPr>
          <w:rFonts w:ascii="Times New Roman" w:hAnsi="Times New Roman" w:cs="Times New Roman"/>
          <w:b/>
          <w:bCs/>
          <w:i/>
          <w:iCs/>
        </w:rPr>
        <w:t>.</w:t>
      </w:r>
      <w:r w:rsidRPr="003E1CEB">
        <w:rPr>
          <w:rFonts w:ascii="Times New Roman" w:hAnsi="Times New Roman" w:cs="Times New Roman"/>
        </w:rPr>
        <w:t xml:space="preserve"> </w:t>
      </w:r>
      <w:r w:rsidR="00BE479F">
        <w:rPr>
          <w:rFonts w:ascii="Times New Roman" w:hAnsi="Times New Roman" w:cs="Times New Roman"/>
        </w:rPr>
        <w:t>In the</w:t>
      </w:r>
      <w:r w:rsidRPr="003E1CEB">
        <w:rPr>
          <w:rFonts w:ascii="Times New Roman" w:hAnsi="Times New Roman" w:cs="Times New Roman"/>
        </w:rPr>
        <w:t xml:space="preserve"> original statistical analysis, * indicates removal due to unacceptable skewness and kurtosis, ** indicates removal due to low factor loading in Study 2, and ^ indicates removal due to factor’s low test-retest reliability in Study 3.</w:t>
      </w:r>
    </w:p>
    <w:sectPr w:rsidR="00DB0C92" w:rsidRPr="003E1CEB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CB1CF9"/>
    <w:multiLevelType w:val="hybridMultilevel"/>
    <w:tmpl w:val="821CF06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8829616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B18FF"/>
    <w:rsid w:val="000A0976"/>
    <w:rsid w:val="00353DE0"/>
    <w:rsid w:val="003E1CEB"/>
    <w:rsid w:val="004F6186"/>
    <w:rsid w:val="00500B69"/>
    <w:rsid w:val="00604294"/>
    <w:rsid w:val="00670316"/>
    <w:rsid w:val="007F2D21"/>
    <w:rsid w:val="00BB18FF"/>
    <w:rsid w:val="00BE479F"/>
    <w:rsid w:val="00CD3AC5"/>
    <w:rsid w:val="00DB0C92"/>
    <w:rsid w:val="00DD6602"/>
    <w:rsid w:val="00EA604B"/>
    <w:rsid w:val="00EA66E2"/>
    <w:rsid w:val="00EF3490"/>
    <w:rsid w:val="00F53786"/>
    <w:rsid w:val="00FD57CB"/>
    <w:rsid w:val="54850F8D"/>
    <w:rsid w:val="638FA5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B7CCAF3"/>
  <w15:chartTrackingRefBased/>
  <w15:docId w15:val="{7C099ED5-915C-E043-A358-830D67023B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CA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BB18FF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BB18FF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B18FF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B18FF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B18FF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B18FF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B18FF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B18FF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B18FF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B18FF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BB18FF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B18FF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B18FF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B18FF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B18FF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B18FF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B18FF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B18FF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BB18FF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B18FF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BB18FF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BB18FF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BB18FF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BB18FF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BB18FF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BB18FF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B18FF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B18FF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BB18FF"/>
    <w:rPr>
      <w:b/>
      <w:bCs/>
      <w:smallCaps/>
      <w:color w:val="0F4761" w:themeColor="accent1" w:themeShade="BF"/>
      <w:spacing w:val="5"/>
    </w:rPr>
  </w:style>
  <w:style w:type="paragraph" w:styleId="Bibliography">
    <w:name w:val="Bibliography"/>
    <w:basedOn w:val="Normal"/>
    <w:next w:val="Normal"/>
    <w:uiPriority w:val="37"/>
    <w:unhideWhenUsed/>
    <w:rsid w:val="00EA66E2"/>
    <w:pPr>
      <w:spacing w:line="480" w:lineRule="auto"/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4F618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F6186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F618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F618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F6186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67031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81</Words>
  <Characters>2178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yna Okumura</dc:creator>
  <cp:keywords/>
  <dc:description/>
  <cp:lastModifiedBy>Sari van Anders</cp:lastModifiedBy>
  <cp:revision>4</cp:revision>
  <dcterms:created xsi:type="dcterms:W3CDTF">2025-05-06T14:17:00Z</dcterms:created>
  <dcterms:modified xsi:type="dcterms:W3CDTF">2025-07-01T19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15"&gt;&lt;session id="8actz8BC"/&gt;&lt;style id="http://www.zotero.org/styles/apa" locale="en-CA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